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>SUPPLEMENTARY FIGURES</w:t>
      </w:r>
    </w:p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8776C4">
        <w:rPr>
          <w:rFonts w:ascii="Times New Roman" w:eastAsia="Times New Roman" w:hAnsi="Times New Roman" w:cs="Times New Roman"/>
          <w:sz w:val="24"/>
          <w:szCs w:val="24"/>
          <w:lang w:val="da-DK" w:eastAsia="de-DE"/>
        </w:rPr>
        <w:t xml:space="preserve">Figure S1: </w:t>
      </w:r>
      <w:bookmarkStart w:id="0" w:name="_GoBack"/>
      <w:bookmarkEnd w:id="0"/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Experimental design of the first experiment, trial 1 (see also Webster </w:t>
      </w:r>
      <w:r w:rsidRPr="008776C4">
        <w:rPr>
          <w:rFonts w:ascii="Times New Roman" w:eastAsia="Times New Roman" w:hAnsi="Times New Roman" w:cs="Times New Roman"/>
          <w:i/>
          <w:iCs/>
          <w:sz w:val="24"/>
          <w:szCs w:val="24"/>
          <w:lang w:eastAsia="de-DE"/>
        </w:rPr>
        <w:t>et al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. (2017)): Fourteen adult and 14 young foxes were inoculated with either 50 or 200 </w:t>
      </w:r>
      <w:r w:rsidRPr="008776C4">
        <w:rPr>
          <w:rFonts w:ascii="Times New Roman" w:eastAsia="Times New Roman" w:hAnsi="Times New Roman" w:cs="Times New Roman"/>
          <w:i/>
          <w:sz w:val="24"/>
          <w:szCs w:val="24"/>
          <w:lang w:eastAsia="de-DE"/>
        </w:rPr>
        <w:t>Angiostrongylus vasorum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 third stage larvae (L3). Three young and three adult non-inoculated foxes were used as controls. Blood draw was conducted weekly and faecal samples were collected and analysed three times a week starting 4 weeks post inoculation (wpi). All animals were euthanized and examined 9 wpi.</w:t>
      </w:r>
    </w:p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>
            <wp:extent cx="5755640" cy="4316730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ementary_Figure_S1.ti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5640" cy="4316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76C4" w:rsidRDefault="008776C4">
      <w:pPr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de-DE"/>
        </w:rPr>
        <w:br w:type="page"/>
      </w:r>
    </w:p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lastRenderedPageBreak/>
        <w:t>Figure S2:</w:t>
      </w:r>
      <w:r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 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Experimental design of the second experiment, trial 2 (see also Woolsey </w:t>
      </w:r>
      <w:r w:rsidRPr="008776C4">
        <w:rPr>
          <w:rFonts w:ascii="Times New Roman" w:eastAsia="Times New Roman" w:hAnsi="Times New Roman" w:cs="Times New Roman"/>
          <w:i/>
          <w:iCs/>
          <w:sz w:val="24"/>
          <w:szCs w:val="24"/>
          <w:lang w:eastAsia="de-DE"/>
        </w:rPr>
        <w:t>et al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. 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fldChar w:fldCharType="begin"/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instrText xml:space="preserve"> ADDIN EN.CITE &lt;EndNote&gt;&lt;Cite ExcludeAuth="1"&gt;&lt;Author&gt;Woolsey&lt;/Author&gt;&lt;Year&gt;in press&lt;/Year&gt;&lt;RecNum&gt;715&lt;/RecNum&gt;&lt;DisplayText&gt;(in press)&lt;/DisplayText&gt;&lt;record&gt;&lt;rec-number&gt;715&lt;/rec-number&gt;&lt;foreign-keys&gt;&lt;key app="EN" db-id="daze5azderapsye5p0ivwxdkwtexasf2t5d9"&gt;715&lt;/key&gt;&lt;/foreign-keys&gt;&lt;ref-type name="Journal Article"&gt;17&lt;/ref-type&gt;&lt;contributors&gt;&lt;authors&gt;&lt;author&gt;Woolsey, Ian D.&lt;/author&gt;&lt;author&gt;Webster, Pia&lt;/author&gt;&lt;author&gt;Thamsborg, Stig M.&lt;/author&gt;&lt;author&gt;Schnyder, Manuela&lt;/author&gt;&lt;author&gt;Monrad, Jesper&lt;/author&gt;&lt;author&gt;Kapel, Christian M. O.&lt;/author&gt;&lt;/authors&gt;&lt;/contributors&gt;&lt;titles&gt;&lt;title&gt;&lt;style face="normal" font="default" size="100%"&gt;The influence of repeated inoculations with the lung and heartworm nematode &lt;/style&gt;&lt;style face="italic" font="default" size="100%"&gt;Angiostrongylus vasorum&lt;/style&gt;&lt;style face="normal" font="default" size="100%"&gt; in the red fox (&lt;/style&gt;&lt;style face="italic" font="default" size="100%"&gt;Vulpes vulpes&lt;/style&gt;&lt;style face="normal" font="default" size="100%"&gt;) on larval excretion, worm burden and the role of foxes for parasite establishment in new areas&lt;/style&gt;&lt;/title&gt;&lt;secondary-title&gt;International Journal for Parasitology: Parasites and Wildlife&lt;/secondary-title&gt;&lt;/titles&gt;&lt;periodical&gt;&lt;full-title&gt;International Journal for Parasitology: Parasites and Wildlife&lt;/full-title&gt;&lt;/periodical&gt;&lt;dates&gt;&lt;year&gt;in press&lt;/year&gt;&lt;/dates&gt;&lt;urls&gt;&lt;/urls&gt;&lt;/record&gt;&lt;/Cite&gt;&lt;/EndNote&gt;</w:instrTex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fldChar w:fldCharType="separate"/>
      </w:r>
      <w:r w:rsidRPr="008776C4">
        <w:rPr>
          <w:rFonts w:ascii="Times New Roman" w:eastAsia="Times New Roman" w:hAnsi="Times New Roman" w:cs="Times New Roman"/>
          <w:noProof/>
          <w:sz w:val="24"/>
          <w:szCs w:val="24"/>
          <w:lang w:eastAsia="de-DE"/>
        </w:rPr>
        <w:t>(</w:t>
      </w:r>
      <w:hyperlink w:anchor="_ENREF_24" w:tooltip="Woolsey, in press #715" w:history="1">
        <w:r w:rsidRPr="008776C4">
          <w:rPr>
            <w:rFonts w:ascii="Times New Roman" w:eastAsia="Times New Roman" w:hAnsi="Times New Roman" w:cs="Times New Roman"/>
            <w:noProof/>
            <w:sz w:val="24"/>
            <w:szCs w:val="24"/>
            <w:lang w:eastAsia="de-DE"/>
          </w:rPr>
          <w:t>in press</w:t>
        </w:r>
      </w:hyperlink>
      <w:r w:rsidRPr="008776C4">
        <w:rPr>
          <w:rFonts w:ascii="Times New Roman" w:eastAsia="Times New Roman" w:hAnsi="Times New Roman" w:cs="Times New Roman"/>
          <w:noProof/>
          <w:sz w:val="24"/>
          <w:szCs w:val="24"/>
          <w:lang w:eastAsia="de-DE"/>
        </w:rPr>
        <w:t>)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fldChar w:fldCharType="end"/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). Five groups of 21, 7, 7, 7 and 6 foxes, respectively, were inoculated with 100 </w:t>
      </w:r>
      <w:r w:rsidRPr="008776C4">
        <w:rPr>
          <w:rFonts w:ascii="Times New Roman" w:eastAsia="Times New Roman" w:hAnsi="Times New Roman" w:cs="Times New Roman"/>
          <w:i/>
          <w:sz w:val="24"/>
          <w:szCs w:val="24"/>
          <w:lang w:eastAsia="de-DE"/>
        </w:rPr>
        <w:t>Angiostrongylus vasorum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 third stage larvae once (group A), twice (group B) or three times (group D) and necropsied at different time points. Groups C and E acted as infectivity control groups. Black arrows: inoculation or challenge; crosses: necropsy; red arrows: blood draws.</w:t>
      </w:r>
    </w:p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>
            <wp:extent cx="5755640" cy="431673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plementary_Figure_S2.tif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5640" cy="4316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76C4" w:rsidRDefault="008776C4">
      <w:pPr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de-DE"/>
        </w:rPr>
        <w:br w:type="page"/>
      </w:r>
    </w:p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lastRenderedPageBreak/>
        <w:t>Figure S3:</w:t>
      </w:r>
      <w:r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 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rial 2, control groups: detection of circulating antigen of </w:t>
      </w:r>
      <w:r w:rsidRPr="008776C4">
        <w:rPr>
          <w:rFonts w:ascii="Times New Roman" w:eastAsia="Times New Roman" w:hAnsi="Times New Roman" w:cs="Times New Roman"/>
          <w:i/>
          <w:sz w:val="24"/>
          <w:szCs w:val="24"/>
          <w:lang w:eastAsia="de-DE"/>
        </w:rPr>
        <w:t>Angiostrongylus vasorum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: OD values of foxes of groups C (n=7; inoculated with 100 L3) and E (n=6; inoculated with 100 L3) as well as arithmetic mean OD values from inoculation until necropsy, when worm burden (WB) was determined. Blood withdrawals are indicated with a marker for each individual. </w:t>
      </w:r>
    </w:p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>
            <wp:extent cx="4589367" cy="6480000"/>
            <wp:effectExtent l="0" t="0" r="190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plementary_Figure_S3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9367" cy="64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76C4" w:rsidRDefault="008776C4">
      <w:pPr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de-DE"/>
        </w:rPr>
        <w:br w:type="page"/>
      </w:r>
    </w:p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lastRenderedPageBreak/>
        <w:t>Figure S4:</w:t>
      </w:r>
      <w:r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 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Trial 2, control groups: detection of specific antibodies against </w:t>
      </w:r>
      <w:r w:rsidRPr="008776C4">
        <w:rPr>
          <w:rFonts w:ascii="Times New Roman" w:eastAsia="Times New Roman" w:hAnsi="Times New Roman" w:cs="Times New Roman"/>
          <w:i/>
          <w:sz w:val="24"/>
          <w:szCs w:val="24"/>
          <w:lang w:eastAsia="de-DE"/>
        </w:rPr>
        <w:t>Angiostrongylus vasorum</w:t>
      </w:r>
      <w:r w:rsidRPr="008776C4">
        <w:rPr>
          <w:rFonts w:ascii="Times New Roman" w:eastAsia="Times New Roman" w:hAnsi="Times New Roman" w:cs="Times New Roman"/>
          <w:sz w:val="24"/>
          <w:szCs w:val="24"/>
          <w:lang w:eastAsia="de-DE"/>
        </w:rPr>
        <w:t xml:space="preserve">: OD values of foxes of groups C (n=7; inoculated with 100 L3) and E (n=6; inoculated with 100 L3) as well as arithmetic mean OD values from inoculation until necropsy, when worm burden (WB) was determined. Blood withdrawals are indicated with a marker for each individual. </w:t>
      </w:r>
    </w:p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drawing>
          <wp:inline distT="0" distB="0" distL="0" distR="0">
            <wp:extent cx="4589367" cy="6480000"/>
            <wp:effectExtent l="0" t="0" r="190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pplementary_Figure_S4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9367" cy="64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76C4" w:rsidRPr="008776C4" w:rsidRDefault="008776C4" w:rsidP="008776C4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de-DE"/>
        </w:rPr>
      </w:pPr>
    </w:p>
    <w:p w:rsidR="003440D5" w:rsidRDefault="003440D5"/>
    <w:sectPr w:rsidR="003440D5" w:rsidSect="00A0575C">
      <w:headerReference w:type="even" r:id="rId8"/>
      <w:headerReference w:type="default" r:id="rId9"/>
      <w:footerReference w:type="default" r:id="rId10"/>
      <w:pgSz w:w="11900" w:h="16840"/>
      <w:pgMar w:top="1418" w:right="1418" w:bottom="1134" w:left="1418" w:header="709" w:footer="709" w:gutter="0"/>
      <w:cols w:space="708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03" w:rsidRDefault="008776C4">
    <w:pPr>
      <w:pStyle w:val="Footer"/>
      <w:jc w:val="center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1</w:t>
    </w:r>
    <w:r>
      <w:fldChar w:fldCharType="end"/>
    </w:r>
  </w:p>
  <w:p w:rsidR="00EE3003" w:rsidRDefault="008776C4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03" w:rsidRDefault="008776C4" w:rsidP="006F2E0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EE3003" w:rsidRDefault="008776C4" w:rsidP="006F2E00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03" w:rsidRDefault="008776C4" w:rsidP="006F2E00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:rsidR="00EE3003" w:rsidRDefault="008776C4" w:rsidP="006F2E00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776C4"/>
    <w:rsid w:val="003440D5"/>
    <w:rsid w:val="008776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63EC3C"/>
  <w15:chartTrackingRefBased/>
  <w15:docId w15:val="{0966533F-0BE2-470B-B1B7-F039F4AC25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8776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776C4"/>
  </w:style>
  <w:style w:type="paragraph" w:styleId="Footer">
    <w:name w:val="footer"/>
    <w:basedOn w:val="Normal"/>
    <w:link w:val="FooterChar"/>
    <w:uiPriority w:val="99"/>
    <w:semiHidden/>
    <w:unhideWhenUsed/>
    <w:rsid w:val="008776C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8776C4"/>
  </w:style>
  <w:style w:type="character" w:styleId="PageNumber">
    <w:name w:val="page number"/>
    <w:basedOn w:val="DefaultParagraphFont"/>
    <w:rsid w:val="008776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image" Target="media/image4.tif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fontTable" Target="fontTable.xml"/><Relationship Id="rId5" Type="http://schemas.openxmlformats.org/officeDocument/2006/relationships/image" Target="media/image2.tif"/><Relationship Id="rId10" Type="http://schemas.openxmlformats.org/officeDocument/2006/relationships/footer" Target="footer1.xml"/><Relationship Id="rId4" Type="http://schemas.openxmlformats.org/officeDocument/2006/relationships/image" Target="media/image1.tif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474</Words>
  <Characters>270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son Sage</dc:creator>
  <cp:keywords/>
  <dc:description/>
  <cp:lastModifiedBy>Alison Sage</cp:lastModifiedBy>
  <cp:revision>1</cp:revision>
  <dcterms:created xsi:type="dcterms:W3CDTF">2017-03-09T16:11:00Z</dcterms:created>
  <dcterms:modified xsi:type="dcterms:W3CDTF">2017-03-09T16:14:00Z</dcterms:modified>
</cp:coreProperties>
</file>